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Lilach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4D275F8F"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0BEDC06A"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218E9B88" w:rsidR="00285E7E" w:rsidRPr="0025589C" w:rsidRDefault="007A7F01" w:rsidP="00C34C28">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2004757D" w14:textId="77777777" w:rsidR="00667056" w:rsidRDefault="00667056" w:rsidP="00C34C28">
      <w:pPr>
        <w:spacing w:after="200"/>
      </w:pPr>
      <w:bookmarkStart w:id="0" w:name="_Ref453682586"/>
    </w:p>
    <w:p w14:paraId="2D0F065C" w14:textId="3A12A5BF" w:rsidR="00FE4A98" w:rsidRPr="00FB2C01" w:rsidRDefault="00F87A35" w:rsidP="00C34C28">
      <w:pPr>
        <w:spacing w:after="200"/>
        <w:rPr>
          <w:b/>
          <w:bCs/>
          <w:sz w:val="22"/>
          <w:szCs w:val="22"/>
        </w:rPr>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0"/>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r w:rsidRPr="00876E70">
        <w:rPr>
          <w:b w:val="0"/>
          <w:bCs w:val="0"/>
          <w:i/>
          <w:iCs/>
          <w:color w:val="auto"/>
          <w:sz w:val="22"/>
          <w:szCs w:val="22"/>
        </w:rPr>
        <w:t>dN/dt</w:t>
      </w:r>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E988C6B" w14:textId="14449588" w:rsidR="005E5082" w:rsidRPr="0025589C" w:rsidRDefault="001B1CBA" w:rsidP="00C34C28">
      <w:pPr>
        <w:spacing w:after="20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C016FF">
        <w:t xml:space="preserve"> - </w:t>
      </w:r>
      <w:r w:rsidR="000F5DC3" w:rsidRPr="0025589C">
        <w:t>a reference strain and a strain of interest</w:t>
      </w:r>
      <w:r w:rsidR="00C016FF">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s of interest </w:t>
      </w:r>
      <w:r w:rsidR="002C4B07" w:rsidRPr="00634C42">
        <w:t>are</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can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7A655777" w:rsidR="007A7F01" w:rsidRPr="0025589C" w:rsidRDefault="007A7F01" w:rsidP="00C34C28">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634C42">
        <w:rPr>
          <w:noProof/>
        </w:rPr>
        <w:t>and to be grown together in a mixed culture under identical environmental conditions</w:t>
      </w:r>
      <w:r w:rsidRPr="00634C42">
        <w:t>.</w:t>
      </w:r>
      <w:r w:rsidRPr="005B18B0">
        <w:t xml:space="preserve"> </w:t>
      </w:r>
      <w:r w:rsidR="000F5DC3" w:rsidRPr="005B18B0">
        <w:t>Accordingl</w:t>
      </w:r>
      <w:r w:rsidR="000F5DC3">
        <w:t>y</w:t>
      </w:r>
      <w:r w:rsidRPr="0025589C">
        <w:t xml:space="preserve">, </w:t>
      </w:r>
      <w:r w:rsidR="00DF7C4C" w:rsidRPr="0025589C">
        <w:t xml:space="preserve">competition experiments </w:t>
      </w:r>
      <w:r w:rsidRPr="0025589C">
        <w:t>are often impractical in non-</w:t>
      </w:r>
      <w:r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Pr="005B18B0">
        <w:t>. Therefore, many investigato</w:t>
      </w:r>
      <w:r w:rsidRPr="0025589C">
        <w:t>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r w:rsidR="00F34555" w:rsidRPr="00667056">
        <w:rPr>
          <w:rFonts w:eastAsia="Times New Roman"/>
        </w:rPr>
        <w:t>.</w:t>
      </w:r>
      <w:r w:rsidRPr="00667056">
        <w:t xml:space="preserve"> </w:t>
      </w:r>
    </w:p>
    <w:p w14:paraId="3A0F3D15" w14:textId="7A89CE75" w:rsidR="000F5DC3" w:rsidRDefault="007A7F01" w:rsidP="00C34C28">
      <w:pPr>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r w:rsidR="00321833">
        <w:t xml:space="preserve"> We </w:t>
      </w:r>
      <w:r w:rsidR="005B18B0">
        <w:t xml:space="preserve">provide two </w:t>
      </w:r>
      <w:r w:rsidR="00C828BF">
        <w:t xml:space="preserve">different experimental </w:t>
      </w:r>
      <w:r w:rsidR="00321833">
        <w:t>validat</w:t>
      </w:r>
      <w:r w:rsidR="005B18B0">
        <w:t xml:space="preserve">ions of </w:t>
      </w:r>
      <w:r w:rsidR="00321833">
        <w:t>this approach</w:t>
      </w:r>
      <w:r w:rsidR="00667056" w:rsidRPr="005B18B0">
        <w:t>,</w:t>
      </w:r>
      <w:r w:rsidR="00321833" w:rsidRPr="005B18B0">
        <w:t xml:space="preserve"> </w:t>
      </w:r>
      <w:r w:rsidR="00321833" w:rsidRPr="00634C42">
        <w:t xml:space="preserve">and demonstrate its application for </w:t>
      </w:r>
      <w:r w:rsidR="00667056" w:rsidRPr="00634C42">
        <w:t>estimating</w:t>
      </w:r>
      <w:r w:rsidR="00321833" w:rsidRPr="00634C42">
        <w:t xml:space="preserve"> the relative fitness </w:t>
      </w:r>
      <w:r w:rsidR="00667056" w:rsidRPr="00634C42">
        <w:t>cost of protein expression</w:t>
      </w:r>
      <w:r w:rsidR="00321833" w:rsidRPr="00634C42">
        <w:t>.</w:t>
      </w:r>
      <w:r w:rsidR="00321833">
        <w:t xml:space="preserve"> </w:t>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p>
    <w:p w14:paraId="5D143D73" w14:textId="09466F70" w:rsidR="00BF5556" w:rsidRDefault="002347EB" w:rsidP="00C34C28">
      <w:r>
        <w:rPr>
          <w:iCs/>
        </w:rPr>
        <w:t>Here</w:t>
      </w:r>
      <w:r w:rsidR="00A66911">
        <w:rPr>
          <w:iCs/>
        </w:rPr>
        <w:t>, we describe o</w:t>
      </w:r>
      <w:r w:rsidR="00A66911" w:rsidRPr="0025589C">
        <w:rPr>
          <w:iCs/>
        </w:rPr>
        <w:t>ur</w:t>
      </w:r>
      <w:r w:rsidR="00A66911" w:rsidRPr="0025589C">
        <w:t xml:space="preserve"> </w:t>
      </w:r>
      <w:r w:rsidR="00BF5556" w:rsidRPr="0025589C">
        <w:t>approach</w:t>
      </w:r>
      <w:r w:rsidR="00A66911">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W</w:t>
      </w:r>
      <w:r w:rsidR="00A66911">
        <w:t xml:space="preserve">e </w:t>
      </w:r>
      <w:r>
        <w:t xml:space="preserve">provide two </w:t>
      </w:r>
      <w:r w:rsidR="00A93A63">
        <w:t xml:space="preserve">independent </w:t>
      </w:r>
      <w:r w:rsidR="00A66911">
        <w:t>experimental validation</w:t>
      </w:r>
      <w:r>
        <w:t>s</w:t>
      </w:r>
      <w:r w:rsidR="00A66911">
        <w:t xml:space="preserve"> of our </w:t>
      </w:r>
      <w:r w:rsidR="00BF5556" w:rsidRPr="0025589C">
        <w:t>approach</w:t>
      </w:r>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that previously evolved under various metabolic challenges.</w:t>
      </w:r>
      <w:r>
        <w:t xml:space="preserve"> </w:t>
      </w:r>
      <w:r w:rsidR="00A93A63">
        <w:t>I</w:t>
      </w:r>
      <w:r>
        <w:t>n these experiments,</w:t>
      </w:r>
      <w:r w:rsidR="00A66911">
        <w:t xml:space="preserve"> we </w:t>
      </w:r>
      <w:r w:rsidR="00BF5556" w:rsidRPr="0025589C">
        <w:t>measured growth of two strains in mono- and mixed culture</w:t>
      </w:r>
      <w:r w:rsidR="00A66911">
        <w:t xml:space="preserve">, </w:t>
      </w:r>
      <w:r w:rsidR="00BF5556" w:rsidRPr="0025589C">
        <w:t xml:space="preserve">used our approach to predict </w:t>
      </w:r>
      <w:r>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t>results</w:t>
      </w:r>
      <w:r w:rsidR="00BF5556" w:rsidRPr="0025589C">
        <w:t>.</w:t>
      </w:r>
      <w:r>
        <w:t xml:space="preserve"> Finally</w:t>
      </w:r>
      <w:r w:rsidR="00A66911" w:rsidRPr="00634C42">
        <w:t xml:space="preserve">, we describe an </w:t>
      </w:r>
      <w:r w:rsidR="00667056" w:rsidRPr="00634C42">
        <w:t xml:space="preserve">application </w:t>
      </w:r>
      <w:r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1A246307" w14:textId="4F144D54"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F62023" w:rsidRPr="0025589C">
        <w:t>)</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 xml:space="preserve">mono-culture </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t>Experiments started by diluting s</w:t>
      </w:r>
      <w:r w:rsidR="009D5CE5" w:rsidRPr="00F3419E">
        <w:t xml:space="preserve">tationary phase bacteria </w:t>
      </w:r>
      <w:r w:rsidR="000F5DC3">
        <w:t xml:space="preserve">were </w:t>
      </w:r>
      <w:r w:rsidR="009D5CE5" w:rsidRPr="00F3419E">
        <w:t xml:space="preserve">into fresh media, yielding a culture in which lag phase </w:t>
      </w:r>
      <w:r w:rsidR="000F5DC3">
        <w:t xml:space="preserve">was observably </w:t>
      </w:r>
      <w:r w:rsidR="009D5CE5">
        <w:t xml:space="preserve">longer for the green strain. </w:t>
      </w:r>
      <w:r w:rsidR="009D5CE5" w:rsidRPr="00F3419E">
        <w:t>In experiment B, strains were pre-grown in fresh media for 4 hours</w:t>
      </w:r>
      <w:r w:rsidR="000F5DC3">
        <w:t xml:space="preserve"> (to exponential growth phase)</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36F65628" w14:textId="52B0CB90" w:rsidR="006A1741" w:rsidRPr="004E2D88" w:rsidRDefault="006A1741">
      <w:r w:rsidRPr="00634C42">
        <w:rPr>
          <w:b/>
          <w:bCs/>
          <w:i/>
          <w:iCs/>
        </w:rPr>
        <w:t>LacI</w:t>
      </w:r>
      <w:r>
        <w:rPr>
          <w:b/>
          <w:bCs/>
        </w:rPr>
        <w:t xml:space="preserve"> experiments: </w:t>
      </w:r>
      <w:r>
        <w:rPr>
          <w:i/>
          <w:iCs/>
        </w:rPr>
        <w:t>E. coli</w:t>
      </w:r>
      <w:r>
        <w:t xml:space="preserve"> strains from a long-term evolution experiment in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fldChar w:fldCharType="separate"/>
      </w:r>
      <w:r w:rsidRPr="00667056">
        <w:rPr>
          <w:noProof/>
        </w:rPr>
        <w:t>(15)</w:t>
      </w:r>
      <w:r>
        <w:fldChar w:fldCharType="end"/>
      </w:r>
      <w:r>
        <w:t xml:space="preserve"> were sorted by the identity of their </w:t>
      </w:r>
      <w:r>
        <w:rPr>
          <w:i/>
          <w:iCs/>
        </w:rPr>
        <w:t>lacI</w:t>
      </w:r>
      <w:r>
        <w:t xml:space="preserve"> gene, which represses the </w:t>
      </w:r>
      <w:r w:rsidRPr="007B5768">
        <w:rPr>
          <w:i/>
          <w:iCs/>
        </w:rPr>
        <w:t>lac</w:t>
      </w:r>
      <w:r>
        <w:t xml:space="preserve"> operon. Strains were designated </w:t>
      </w:r>
      <w:r>
        <w:rPr>
          <w:i/>
          <w:iCs/>
        </w:rPr>
        <w:t>lacI</w:t>
      </w:r>
      <w:r w:rsidRPr="008C0ECC">
        <w:rPr>
          <w:i/>
          <w:iCs/>
        </w:rPr>
        <w:t>-</w:t>
      </w:r>
      <w:r>
        <w:rPr>
          <w:i/>
          <w:iCs/>
          <w:vertAlign w:val="subscript"/>
        </w:rPr>
        <w:t>ev</w:t>
      </w:r>
      <w:r>
        <w:rPr>
          <w:vertAlign w:val="subscript"/>
        </w:rPr>
        <w:t xml:space="preserve"> </w:t>
      </w:r>
      <w:r w:rsidRPr="00C34C28">
        <w:t>if</w:t>
      </w:r>
      <w:r>
        <w:t xml:space="preserve"> they fixed a </w:t>
      </w:r>
      <w:r>
        <w:rPr>
          <w:i/>
          <w:iCs/>
        </w:rPr>
        <w:t>lacI-</w:t>
      </w:r>
      <w:r>
        <w:t xml:space="preserve"> mutation during the long-term evolution experiment, or </w:t>
      </w:r>
      <w:r>
        <w:rPr>
          <w:i/>
          <w:iCs/>
        </w:rPr>
        <w:t>lacI+</w:t>
      </w:r>
      <w:r>
        <w:rPr>
          <w:i/>
          <w:iCs/>
          <w:vertAlign w:val="subscript"/>
        </w:rPr>
        <w:t>ev</w:t>
      </w:r>
      <w:r>
        <w:t xml:space="preserve"> if they maintained the ancestral allele. </w:t>
      </w:r>
      <w:r w:rsidR="007F0D86">
        <w:rPr>
          <w:i/>
          <w:iCs/>
        </w:rPr>
        <w:t>lacI</w:t>
      </w:r>
      <w:r w:rsidR="007F0D86">
        <w:t>+</w:t>
      </w:r>
      <w:r w:rsidR="007F0D86">
        <w:rPr>
          <w:vertAlign w:val="subscript"/>
        </w:rPr>
        <w:t xml:space="preserve">ev </w:t>
      </w:r>
      <w:r w:rsidR="007F0D86">
        <w:t xml:space="preserve">strains were mutated to </w:t>
      </w:r>
      <w:r w:rsidR="007F0D86">
        <w:rPr>
          <w:i/>
          <w:iCs/>
        </w:rPr>
        <w:t>lacI</w:t>
      </w:r>
      <w:r w:rsidR="007F0D86">
        <w:t xml:space="preserve">-. For each pair of </w:t>
      </w:r>
      <w:r w:rsidR="007F0D86">
        <w:rPr>
          <w:i/>
          <w:iCs/>
        </w:rPr>
        <w:t>lacI</w:t>
      </w:r>
      <w:r w:rsidR="007F0D86">
        <w:t>+</w:t>
      </w:r>
      <w:r w:rsidR="007F0D86">
        <w:rPr>
          <w:vertAlign w:val="subscript"/>
        </w:rPr>
        <w:t xml:space="preserve">ev </w:t>
      </w:r>
      <w:r w:rsidR="007F0D86">
        <w:t xml:space="preserve">and mutant </w:t>
      </w:r>
      <w:r w:rsidR="007F0D86">
        <w:rPr>
          <w:i/>
          <w:iCs/>
        </w:rPr>
        <w:t>lacI</w:t>
      </w:r>
      <w:r w:rsidR="007F0D86">
        <w:t>- strains, growth curves were measured in a mono-culture, and competition experiments were conducted in a mixed culture. S</w:t>
      </w:r>
      <w:r w:rsidRPr="0025589C">
        <w:t>ee</w:t>
      </w:r>
      <w:r>
        <w:t xml:space="preserve"> </w:t>
      </w:r>
      <w:r>
        <w:rPr>
          <w:b/>
          <w:bCs/>
        </w:rPr>
        <w:t xml:space="preserve">Materials and Methods </w:t>
      </w:r>
      <w:r w:rsidRPr="0025589C">
        <w:t>for additional details.</w:t>
      </w:r>
    </w:p>
    <w:p w14:paraId="66072EDE" w14:textId="63B66449"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934EAE"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The Baranyi-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derivation of eq</w:t>
      </w:r>
      <w:r w:rsidR="003754D5">
        <w:t>s</w:t>
      </w:r>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494EC282" w14:textId="4EF0C8DD"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3" w:name="_Ref453680217"/>
      <w:bookmarkEnd w:id="2"/>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5649ABB3" w14:textId="0442CE34" w:rsidR="00AA2A67" w:rsidRPr="003602F8" w:rsidRDefault="003602F8" w:rsidP="00634C42">
      <w:pPr>
        <w:spacing w:after="200"/>
        <w:rPr>
          <w:b/>
          <w:bCs/>
        </w:rPr>
      </w:pPr>
      <w:r w:rsidRPr="003602F8">
        <w:rPr>
          <w:b/>
          <w:bCs/>
        </w:rPr>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114CE249" w14:textId="45A70E9E" w:rsidR="00CD1BEE" w:rsidRDefault="00087440" w:rsidP="00634C42">
      <w:pPr>
        <w:pStyle w:val="Caption"/>
        <w:spacing w:line="360" w:lineRule="auto"/>
        <w:rPr>
          <w:rFonts w:eastAsiaTheme="majorEastAsia"/>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w:t>
      </w:r>
      <w:bookmarkStart w:id="4" w:name="_GoBack"/>
      <w:bookmarkEnd w:id="4"/>
      <w:r w:rsidR="007A7F01" w:rsidRPr="0025589C">
        <w:rPr>
          <w:b w:val="0"/>
          <w:bCs w:val="0"/>
          <w:color w:val="auto"/>
        </w:rPr>
        <w:t>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0E5D477A" w14:textId="25D9C51E" w:rsidR="006C449D" w:rsidRPr="0025589C" w:rsidRDefault="00C02003" w:rsidP="00C34C28">
      <w:pPr>
        <w:pStyle w:val="Heading2"/>
        <w:spacing w:line="360" w:lineRule="auto"/>
        <w:ind w:firstLine="284"/>
      </w:pPr>
      <w:r w:rsidRPr="0025589C">
        <w:lastRenderedPageBreak/>
        <w:t>Estimat</w:t>
      </w:r>
      <w:r w:rsidR="00087440">
        <w:t>ing</w:t>
      </w:r>
      <w:r w:rsidRPr="0025589C">
        <w:t xml:space="preserve"> competition coefficients</w:t>
      </w:r>
    </w:p>
    <w:p w14:paraId="2FE588C9" w14:textId="150911F0"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934EA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534CE6FD"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4E2D88">
        <w:t xml:space="preserve">The competition coefficients were not estimated for the </w:t>
      </w:r>
      <w:r w:rsidR="004E2D88">
        <w:rPr>
          <w:i/>
          <w:iCs/>
        </w:rPr>
        <w:t>lacI</w:t>
      </w:r>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our 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w:t>
      </w:r>
      <w:r w:rsidR="004E2D88">
        <w:t xml:space="preserve">See </w:t>
      </w:r>
      <w:r w:rsidR="004E2D88" w:rsidRPr="00DB4111">
        <w:rPr>
          <w:b/>
          <w:bCs/>
        </w:rPr>
        <w:t>Materials and Methods</w:t>
      </w:r>
      <w:r w:rsidR="004E2D88">
        <w:t xml:space="preserve"> for additional details</w:t>
      </w:r>
      <w:r w:rsidR="004E2D88" w:rsidRPr="0025589C">
        <w:t>.</w:t>
      </w:r>
    </w:p>
    <w:p w14:paraId="6F31FF92" w14:textId="77777777" w:rsidR="004C78E5" w:rsidRDefault="004C78E5">
      <w:pPr>
        <w:spacing w:after="200" w:line="276" w:lineRule="auto"/>
        <w:ind w:firstLine="0"/>
      </w:pPr>
      <w:r>
        <w:br w:type="page"/>
      </w:r>
    </w:p>
    <w:p w14:paraId="26397666" w14:textId="26D3C151" w:rsidR="00D45D2D" w:rsidRPr="00F3419E" w:rsidRDefault="003D0037" w:rsidP="00C34C28">
      <w:pPr>
        <w:spacing w:after="20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728A9B12" w14:textId="5A0E9A9C" w:rsidR="005C2B55" w:rsidRDefault="00D45D2D" w:rsidP="00634C42">
      <w:pPr>
        <w:pStyle w:val="Caption"/>
        <w:spacing w:line="360" w:lineRule="auto"/>
      </w:pPr>
      <w:bookmarkStart w:id="5"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5"/>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6C449378" w14:textId="0824E8C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528E8267" w:rsidR="00C828BF" w:rsidRPr="00634C42"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7FDC2074" w14:textId="1B1A4805" w:rsidR="00F3419E" w:rsidRDefault="003D0037" w:rsidP="00634C42">
      <w:pPr>
        <w:spacing w:after="200" w:line="276" w:lineRule="auto"/>
        <w:ind w:firstLine="0"/>
        <w:jc w:val="center"/>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18E184EB" w:rsidR="00D45D2D" w:rsidRPr="00C34C28" w:rsidRDefault="00F3419E">
      <w:pPr>
        <w:pStyle w:val="Caption"/>
        <w:spacing w:line="360" w:lineRule="auto"/>
        <w:rPr>
          <w:strike/>
        </w:rPr>
      </w:pPr>
      <w:bookmarkStart w:id="6"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6"/>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0D7EEC59" w14:textId="3A607E7C" w:rsidR="00577A2C" w:rsidRPr="00634C42" w:rsidRDefault="00577A2C">
      <w:pPr>
        <w:rPr>
          <w:b/>
          <w:bCs/>
        </w:rPr>
      </w:pPr>
      <w:r w:rsidRPr="00BF6B81">
        <w:rPr>
          <w:b/>
          <w:bCs/>
        </w:rPr>
        <w:lastRenderedPageBreak/>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r w:rsidR="006E7346">
        <w:rPr>
          <w:i/>
          <w:iCs/>
        </w:rPr>
        <w:t>lacI</w:t>
      </w:r>
      <w:r w:rsidR="006E7346">
        <w:t>+</w:t>
      </w:r>
      <w:r w:rsidR="006E7346">
        <w:rPr>
          <w:vertAlign w:val="subscript"/>
        </w:rPr>
        <w:t xml:space="preserve">ev </w:t>
      </w:r>
      <w:r w:rsidR="006E7346">
        <w:t xml:space="preserve">strains, </w:t>
      </w:r>
      <w:r w:rsidR="00121A11">
        <w:t>the strains</w:t>
      </w:r>
      <w:r w:rsidR="006E7346">
        <w:t xml:space="preserve"> were mutated to </w:t>
      </w:r>
      <w:r w:rsidR="006E7346">
        <w:rPr>
          <w:i/>
          <w:iCs/>
        </w:rPr>
        <w:t>lacI</w:t>
      </w:r>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a </w:t>
      </w:r>
      <w:r w:rsidR="006E7346">
        <w:rPr>
          <w:i/>
          <w:iCs/>
        </w:rPr>
        <w:t>lacI-</w:t>
      </w:r>
      <w:r w:rsidR="006E7346">
        <w:t xml:space="preserve"> mutant from competition experiments (filled circles) and from predicted competition results (open circles) in the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p>
    <w:p w14:paraId="0B43EDC5" w14:textId="453D2EA0" w:rsidR="005E07AB" w:rsidRDefault="00577A2C" w:rsidP="00577A2C">
      <w:pPr>
        <w:pStyle w:val="Caption"/>
        <w:jc w:val="center"/>
        <w:rPr>
          <w:b w:val="0"/>
          <w:bCs w:val="0"/>
          <w:color w:val="000000" w:themeColor="text1"/>
          <w:sz w:val="22"/>
          <w:szCs w:val="22"/>
        </w:rPr>
      </w:pPr>
      <w:bookmarkStart w:id="7"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7"/>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r w:rsidR="00872EE1">
        <w:rPr>
          <w:b w:val="0"/>
          <w:bCs w:val="0"/>
          <w:i/>
          <w:iCs/>
          <w:color w:val="000000" w:themeColor="text1"/>
          <w:sz w:val="22"/>
          <w:szCs w:val="22"/>
        </w:rPr>
        <w:t>lacI-</w:t>
      </w:r>
      <w:r w:rsidR="00872EE1">
        <w:rPr>
          <w:b w:val="0"/>
          <w:bCs w:val="0"/>
          <w:color w:val="000000" w:themeColor="text1"/>
          <w:sz w:val="22"/>
          <w:szCs w:val="22"/>
        </w:rPr>
        <w:t xml:space="preserve"> mutants relative to their </w:t>
      </w:r>
      <w:r w:rsidR="00872EE1">
        <w:rPr>
          <w:b w:val="0"/>
          <w:bCs w:val="0"/>
          <w:i/>
          <w:iCs/>
          <w:color w:val="000000" w:themeColor="text1"/>
          <w:sz w:val="22"/>
          <w:szCs w:val="22"/>
        </w:rPr>
        <w:t>lacI+</w:t>
      </w:r>
      <w:r w:rsidR="00872EE1">
        <w:rPr>
          <w:b w:val="0"/>
          <w:bCs w:val="0"/>
          <w:i/>
          <w:iCs/>
          <w:color w:val="000000" w:themeColor="text1"/>
          <w:sz w:val="22"/>
          <w:szCs w:val="22"/>
          <w:vertAlign w:val="subscript"/>
        </w:rPr>
        <w:t>ev</w:t>
      </w:r>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for the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es) </w:t>
      </w:r>
      <w:r w:rsidR="00872EE1">
        <w:rPr>
          <w:b w:val="0"/>
          <w:bCs w:val="0"/>
          <w:color w:val="000000" w:themeColor="text1"/>
          <w:sz w:val="22"/>
          <w:szCs w:val="22"/>
        </w:rPr>
        <w:t>. Open circles show relative fitness calculated from relative growth predicted by our approach.</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3EADF3B3" w14:textId="5C246C70" w:rsidR="004C78E5" w:rsidRDefault="00EA764C">
      <w:r>
        <w:t xml:space="preserve">We </w:t>
      </w:r>
      <w:r w:rsidR="00383DE1">
        <w:t xml:space="preserve">now </w:t>
      </w:r>
      <w:r>
        <w:t>turn our attention to an application of our</w:t>
      </w:r>
      <w:r w:rsidR="00383DE1">
        <w:t xml:space="preserve"> computational</w:t>
      </w:r>
      <w:r>
        <w:t xml:space="preserve"> </w:t>
      </w:r>
      <w:r w:rsidR="00383DE1">
        <w:t xml:space="preserve">approach. Specifically, we were interested in estimating </w:t>
      </w:r>
      <w:r w:rsidR="003F0C07">
        <w:t xml:space="preserve">the relative fitness cost of expressing the </w:t>
      </w:r>
      <w:r w:rsidR="003F0C07">
        <w:rPr>
          <w:i/>
          <w:iCs/>
        </w:rPr>
        <w:t>lac</w:t>
      </w:r>
      <w:r w:rsidR="003F0C07">
        <w:t xml:space="preserve"> </w:t>
      </w:r>
      <w:r w:rsidR="006A7717">
        <w:t>operon</w:t>
      </w:r>
      <w:r w:rsidR="00383DE1">
        <w:t xml:space="preserve"> in different strains of </w:t>
      </w:r>
      <w:r w:rsidR="00383DE1">
        <w:rPr>
          <w:i/>
          <w:iCs/>
        </w:rPr>
        <w:t xml:space="preserve">E. coli </w:t>
      </w:r>
      <w:r w:rsidR="00383DE1">
        <w:t xml:space="preserve">that previously evolved various metabolic adaptation </w:t>
      </w:r>
      <w:r w:rsidR="00383DE1">
        <w:fldChar w:fldCharType="begin" w:fldLock="1"/>
      </w:r>
      <w:r w:rsidR="00383DE1">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383DE1">
        <w:fldChar w:fldCharType="separate"/>
      </w:r>
      <w:r w:rsidR="00383DE1" w:rsidRPr="00667056">
        <w:rPr>
          <w:noProof/>
        </w:rPr>
        <w:t>(15)</w:t>
      </w:r>
      <w:r w:rsidR="00383DE1">
        <w:fldChar w:fldCharType="end"/>
      </w:r>
      <w:r w:rsidR="00383DE1">
        <w:t xml:space="preserve">. Experimental estimation of relative fitness requires </w:t>
      </w:r>
      <w:r w:rsidR="003F0C07">
        <w:t>grow</w:t>
      </w:r>
      <w:r w:rsidR="00383DE1">
        <w:t>ing</w:t>
      </w:r>
      <w:r w:rsidR="003F0C07">
        <w:t xml:space="preserve"> isogenic strains with different expression levels in </w:t>
      </w:r>
      <w:r w:rsidR="006A7717">
        <w:t xml:space="preserve">a </w:t>
      </w:r>
      <w:r w:rsidR="003F0C07">
        <w:t>mixed culture</w:t>
      </w:r>
      <w:r w:rsidR="00383DE1">
        <w:t>. M</w:t>
      </w:r>
      <w:r w:rsidR="003F0C07">
        <w:t xml:space="preserve">anipulation of the expression level is done either by changing the genotype or by inducing expression with </w:t>
      </w:r>
      <w:r w:rsidR="00383DE1" w:rsidRPr="003F0C07">
        <w:t>IPTG</w:t>
      </w:r>
      <w:r w:rsidR="00383DE1">
        <w:t xml:space="preserve"> (</w:t>
      </w:r>
      <w:r w:rsidR="003F0C07" w:rsidRPr="003F0C07">
        <w:t>Isopropyl-</w:t>
      </w:r>
      <w:r w:rsidR="003F0C07">
        <w:rPr>
          <w:lang w:val="el-GR"/>
        </w:rPr>
        <w:t>β</w:t>
      </w:r>
      <w:r w:rsidR="003F0C07" w:rsidRPr="003F0C07">
        <w:t>-D-thiogalactoside</w:t>
      </w:r>
      <w:r w:rsidR="00383DE1">
        <w:t>)</w:t>
      </w:r>
      <w:r w:rsidR="003F0C07">
        <w:t xml:space="preserve">, </w:t>
      </w:r>
      <w:r w:rsidR="003F0C07" w:rsidRPr="003F0C07">
        <w:t>a molecular analog of allolactose</w:t>
      </w:r>
      <w:r w:rsidR="003F0C07">
        <w:t xml:space="preserve">. However, changing the genotype can have pleiotropic effects on fitness, and strains growing in </w:t>
      </w:r>
      <w:r w:rsidR="006A7717">
        <w:t xml:space="preserve">a mixed </w:t>
      </w:r>
      <w:r w:rsidR="003F0C07">
        <w:t xml:space="preserve">culture cannot experience different IPTG concentrations due to </w:t>
      </w:r>
      <w:r w:rsidR="006A7717">
        <w:t xml:space="preserve">their </w:t>
      </w:r>
      <w:r w:rsidR="003F0C07">
        <w:t xml:space="preserve">shared environment. </w:t>
      </w:r>
    </w:p>
    <w:p w14:paraId="2F1C1F71" w14:textId="5348577A" w:rsidR="00C94948" w:rsidRDefault="003F0C07">
      <w:r>
        <w:lastRenderedPageBreak/>
        <w:t>To resolve this</w:t>
      </w:r>
      <w:r w:rsidR="00383DE1">
        <w:t xml:space="preserve"> problem</w:t>
      </w:r>
      <w:r>
        <w:t xml:space="preserve"> and 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ere measured in mono-culture with </w:t>
      </w:r>
      <w:r w:rsidR="00DC0A28">
        <w:t xml:space="preserve">and without </w:t>
      </w:r>
      <w:r>
        <w:t>IPTG</w:t>
      </w:r>
      <w:r w:rsidR="00383DE1">
        <w:t xml:space="preserve"> (experiments</w:t>
      </w:r>
      <w:r w:rsidR="003F6167">
        <w:t xml:space="preserve"> were similar to the </w:t>
      </w:r>
      <w:r w:rsidR="003F6167">
        <w:rPr>
          <w:i/>
          <w:iCs/>
        </w:rPr>
        <w:t>lacI experiments</w:t>
      </w:r>
      <w:r w:rsidR="003F6167">
        <w:t xml:space="preserve"> used for validation)</w:t>
      </w:r>
      <w:r w:rsidR="00383DE1">
        <w:t>. T</w:t>
      </w:r>
      <w:r w:rsidR="00DC0A28">
        <w:t xml:space="preserve">hese growth curves were used to predict growth in </w:t>
      </w:r>
      <w:r w:rsidR="006A7717">
        <w:t xml:space="preserve">a </w:t>
      </w:r>
      <w:r w:rsidR="00DC0A28">
        <w:t>mixed</w:t>
      </w:r>
      <w:r w:rsidR="006A7717">
        <w:t xml:space="preserve"> </w:t>
      </w:r>
      <w:r w:rsidR="00DC0A28">
        <w:t>culture and estimate</w:t>
      </w:r>
      <w:r w:rsidR="00C94948">
        <w:t xml:space="preserve"> the</w:t>
      </w:r>
      <w:r w:rsidR="00DC0A28">
        <w:t xml:space="preserve"> fitness </w:t>
      </w:r>
      <w:r w:rsidR="00C94948">
        <w:t xml:space="preserve">cost of growth with IPTG relative to growth without IPTG. Applied to multiple IPTG concentrations and multiple 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p>
    <w:p w14:paraId="57F48D98" w14:textId="3BF00526" w:rsidR="00660A13" w:rsidRDefault="00C94948" w:rsidP="00660A13">
      <w:pPr>
        <w:pStyle w:val="Caption"/>
        <w:jc w:val="center"/>
        <w:rPr>
          <w:b w:val="0"/>
          <w:bCs w:val="0"/>
          <w:color w:val="000000" w:themeColor="text1"/>
          <w:sz w:val="22"/>
          <w:szCs w:val="22"/>
        </w:rPr>
      </w:pPr>
      <w:bookmarkStart w:id="8"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8"/>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r w:rsidR="003F6167">
        <w:rPr>
          <w:b w:val="0"/>
          <w:bCs w:val="0"/>
          <w:color w:val="000000" w:themeColor="text1"/>
          <w:sz w:val="22"/>
          <w:szCs w:val="22"/>
        </w:rPr>
        <w:t xml:space="preserve">Since expression </w:t>
      </w:r>
      <w:r w:rsidR="00031E11">
        <w:rPr>
          <w:b w:val="0"/>
          <w:bCs w:val="0"/>
          <w:color w:val="000000" w:themeColor="text1"/>
          <w:sz w:val="22"/>
          <w:szCs w:val="22"/>
        </w:rPr>
        <w:t xml:space="preserve">is </w:t>
      </w:r>
      <w:r w:rsidR="003F6167">
        <w:rPr>
          <w:b w:val="0"/>
          <w:bCs w:val="0"/>
          <w:color w:val="000000" w:themeColor="text1"/>
          <w:sz w:val="22"/>
          <w:szCs w:val="22"/>
        </w:rPr>
        <w:t xml:space="preserve">induced by IPTG concentration, 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on 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markers 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p>
    <w:p w14:paraId="7113F9E8" w14:textId="712E0D50" w:rsidR="007A7F01" w:rsidRPr="0025589C" w:rsidRDefault="007A7F01" w:rsidP="00C34C28">
      <w:pPr>
        <w:pStyle w:val="Heading1"/>
        <w:spacing w:line="360" w:lineRule="auto"/>
        <w:ind w:firstLine="284"/>
      </w:pPr>
      <w:r w:rsidRPr="00674F4C">
        <w:t>Discussion</w:t>
      </w:r>
    </w:p>
    <w:p w14:paraId="2C64AB66" w14:textId="2BDA6970"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r w:rsidR="00B96C01" w:rsidRPr="0025589C">
        <w:t xml:space="preserve">this </w:t>
      </w:r>
      <w:r w:rsidR="00CD2EF9" w:rsidRPr="0025589C">
        <w:t>new approach</w:t>
      </w:r>
      <w:r w:rsidR="00092C8C">
        <w:t xml:space="preserve"> using two </w:t>
      </w:r>
      <w:r w:rsidR="00C828BF">
        <w:t>different</w:t>
      </w:r>
      <w:r w:rsidR="00092C8C">
        <w:t xml:space="preserve"> experimental </w:t>
      </w:r>
      <w:r w:rsidR="00092C8C" w:rsidRPr="00C828BF">
        <w:t>setups. Our approach</w:t>
      </w:r>
      <w:r w:rsidRPr="00C828BF">
        <w:t xml:space="preserve"> performed </w:t>
      </w:r>
      <w:r w:rsidR="00092C8C" w:rsidRPr="00C828BF">
        <w:t xml:space="preserve">well, and </w:t>
      </w:r>
      <w:r w:rsidR="00B96C01" w:rsidRPr="00C828BF">
        <w:t>far</w:t>
      </w:r>
      <w:r w:rsidRPr="00C828BF">
        <w:t xml:space="preserve"> better than the </w:t>
      </w:r>
      <w:r w:rsidR="00F4206B" w:rsidRPr="00C828BF">
        <w:t xml:space="preserve">approach </w:t>
      </w:r>
      <w:r w:rsidRPr="00C828BF">
        <w:t>commonly used in the literature</w:t>
      </w:r>
      <w:r w:rsidR="00BE030C" w:rsidRPr="00C828BF">
        <w:t xml:space="preserve"> (</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C828BF" w:rsidRPr="00C828BF">
        <w:t>These experimental</w:t>
      </w:r>
      <w:r w:rsidR="00C828BF">
        <w:t xml:space="preserve"> validations provide strong support for this new </w:t>
      </w:r>
      <w:r w:rsidR="00C828BF" w:rsidRPr="00C828BF">
        <w:t xml:space="preserve">approach. </w:t>
      </w:r>
      <w:r w:rsidR="00C828BF" w:rsidRPr="00634C42">
        <w:t xml:space="preserve">Indeed, our 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C828BF"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C828BF" w:rsidRPr="00634C42">
        <w:rPr>
          <w:noProof/>
        </w:rPr>
        <w:t>(18)</w:t>
      </w:r>
      <w:r w:rsidR="00C828BF" w:rsidRPr="00634C42">
        <w:fldChar w:fldCharType="end"/>
      </w:r>
      <w:r w:rsidR="00C828BF" w:rsidRPr="00634C42">
        <w:t>.</w:t>
      </w:r>
    </w:p>
    <w:p w14:paraId="3D5813A9" w14:textId="25572D29" w:rsidR="00AD1636" w:rsidRDefault="004B3D8A" w:rsidP="00C34C28">
      <w:r w:rsidRPr="0025589C">
        <w:lastRenderedPageBreak/>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18307BB" w14:textId="5F810E25" w:rsidR="00C828BF" w:rsidRPr="00643E5F" w:rsidRDefault="007A7F01">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78E6DEEE"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E318D0" w:rsidRPr="00634C42">
        <w:t xml:space="preserve">our approach is useful for predicting results of competitions that </w:t>
      </w:r>
      <w:r w:rsidR="003B18C6" w:rsidRPr="00634C42">
        <w:t>are im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ith or without IPTG, which induces expression 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 if it was possible to compete them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r w:rsidR="00E318D0" w:rsidRPr="00C828BF">
        <w:t xml:space="preserve">Third, even </w:t>
      </w:r>
      <w:r w:rsidR="005756F6" w:rsidRPr="00C828BF">
        <w:t>when competition experiments can be performed, they cannot explain how differences in fitness</w:t>
      </w:r>
      <w:r w:rsidR="005756F6" w:rsidRPr="00643E5F">
        <w:t xml:space="preserve">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lastRenderedPageBreak/>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3071713C"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5"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successfully used to estimate relative fitness in </w:t>
      </w:r>
      <w:r w:rsidR="00C51516" w:rsidRPr="00634C42">
        <w:rPr>
          <w:i/>
          <w:iCs/>
        </w:rPr>
        <w:t xml:space="preserve">E. coli </w:t>
      </w:r>
      <w:r w:rsidR="00C51516" w:rsidRPr="00634C42">
        <w:fldChar w:fldCharType="begin" w:fldLock="1"/>
      </w:r>
      <w:r w:rsidR="00F74E04"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667056" w:rsidRPr="00634C4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9" w:name="_Ref439853427"/>
    </w:p>
    <w:p w14:paraId="605BF98C" w14:textId="77777777" w:rsidR="00643E5F" w:rsidRDefault="00643E5F" w:rsidP="00C34C28">
      <w:pPr>
        <w:spacing w:after="200"/>
        <w:rPr>
          <w:rFonts w:eastAsiaTheme="majorEastAsia"/>
          <w:b/>
          <w:bCs/>
          <w:kern w:val="32"/>
          <w:sz w:val="28"/>
          <w:szCs w:val="28"/>
        </w:rPr>
      </w:pPr>
      <w:bookmarkStart w:id="10" w:name="_Ref455590789"/>
      <w:r>
        <w:br w:type="page"/>
      </w:r>
    </w:p>
    <w:p w14:paraId="607869F5" w14:textId="70895A59" w:rsidR="007A7F01" w:rsidRPr="0025589C" w:rsidRDefault="007A7F01" w:rsidP="00C34C28">
      <w:pPr>
        <w:pStyle w:val="Heading1"/>
        <w:spacing w:line="360" w:lineRule="auto"/>
        <w:ind w:firstLine="284"/>
      </w:pPr>
      <w:bookmarkStart w:id="11" w:name="_Ref529956456"/>
      <w:r w:rsidRPr="0025589C">
        <w:lastRenderedPageBreak/>
        <w:t>Materials and Methods</w:t>
      </w:r>
      <w:bookmarkEnd w:id="9"/>
      <w:bookmarkEnd w:id="10"/>
      <w:bookmarkEnd w:id="11"/>
    </w:p>
    <w:p w14:paraId="6840A7B2" w14:textId="725C1626"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667056" w:rsidRPr="002347EB">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634C42">
        <w:fldChar w:fldCharType="separate"/>
      </w:r>
      <w:r w:rsidR="0075268D" w:rsidRPr="002347EB">
        <w:rPr>
          <w:noProof/>
        </w:rPr>
        <w:t>(24)</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986895" w:rsidRPr="00634C42">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634C42">
        <w:fldChar w:fldCharType="separate"/>
      </w:r>
      <w:r w:rsidR="00EC4487" w:rsidRPr="00634C42">
        <w:rPr>
          <w:noProof/>
        </w:rPr>
        <w:t>(15)</w:t>
      </w:r>
      <w:r w:rsidR="00EC4487" w:rsidRPr="00634C42">
        <w:fldChar w:fldCharType="end"/>
      </w:r>
      <w:r w:rsidR="00EC4487" w:rsidRPr="00634C42">
        <w:t>.</w:t>
      </w:r>
      <w:r w:rsidR="00EC4487">
        <w:t xml:space="preserve"> </w:t>
      </w:r>
    </w:p>
    <w:p w14:paraId="0685D757" w14:textId="78EF61AC"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 minimal brot) with 0.2% glycerol.</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47D2F4C6" w14:textId="51EF5185"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glycerol by transferring 1 μL into 1 mL of said growth media and incubated for 24 hours. On the next day, 2 μL of the preconditioned culture was transferred into 89 μL of the same media</w:t>
      </w:r>
      <w:r w:rsidR="00F0786E" w:rsidRPr="00634C42">
        <w:t>, with variable IPTG concentrations,</w:t>
      </w:r>
      <w:r w:rsidR="00862800" w:rsidRPr="00634C42">
        <w:t xml:space="preserve"> in a 96-well microplate</w:t>
      </w:r>
      <w:r w:rsidR="00F0786E" w:rsidRPr="00634C42">
        <w:t>. The microbplate</w:t>
      </w:r>
      <w:r w:rsidR="00862800" w:rsidRPr="00634C42">
        <w:t xml:space="preserve"> then incubated in a microbplate reader (VersaMax) at 37°C until cells reached stationary phase. OD</w:t>
      </w:r>
      <w:r w:rsidR="00862800" w:rsidRPr="00634C42">
        <w:rPr>
          <w:vertAlign w:val="subscript"/>
        </w:rPr>
        <w:t>450</w:t>
      </w:r>
      <w:r w:rsidR="00862800" w:rsidRPr="00634C42">
        <w:t xml:space="preserve"> readings were taken every 5 minutes.</w:t>
      </w:r>
    </w:p>
    <w:p w14:paraId="28754787" w14:textId="4633F325"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Sciki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and SymPy</w:t>
      </w:r>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645BC11" w14:textId="61037F1C"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2039CEB"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re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4E2D8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4E2D88">
        <w:fldChar w:fldCharType="separate"/>
      </w:r>
      <w:r w:rsidR="004E2D88" w:rsidRPr="00667056">
        <w:rPr>
          <w:noProof/>
        </w:rPr>
        <w:t>(17)</w:t>
      </w:r>
      <w:r w:rsidR="004E2D88">
        <w:fldChar w:fldCharType="end"/>
      </w:r>
      <w:r w:rsidR="00D2060D">
        <w:t xml:space="preserve">. </w:t>
      </w:r>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1ACADCED"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r w:rsidR="00871F93">
        <w:t xml:space="preserve"> </w:t>
      </w:r>
      <w:r w:rsidR="00871F93">
        <w:rPr>
          <w:i/>
          <w:iCs/>
        </w:rPr>
        <w:t xml:space="preserve">LacI experiments: </w:t>
      </w:r>
      <w:r w:rsidR="00871F93">
        <w:t xml:space="preserve">th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t xml:space="preserve"> and were not estimated from mixed growth</w:t>
      </w:r>
      <w:r w:rsidR="00976E57">
        <w:t>, as the purpose was to predict growth in mixed culture without performing mixed culture experiments.</w:t>
      </w:r>
      <w:r w:rsidR="00D2060D">
        <w:t xml:space="preserve"> </w:t>
      </w:r>
    </w:p>
    <w:p w14:paraId="4B1A29B2" w14:textId="5EDDD4F2" w:rsidR="00871F93" w:rsidRPr="001C0C2F" w:rsidRDefault="00871F93">
      <w:r w:rsidRPr="00634C42">
        <w:rPr>
          <w:b/>
          <w:bCs/>
        </w:rPr>
        <w:t xml:space="preserve">Estimating </w:t>
      </w:r>
      <w:r>
        <w:rPr>
          <w:b/>
          <w:bCs/>
        </w:rPr>
        <w:t xml:space="preserve">relative fitness. </w:t>
      </w:r>
      <w:r w:rsidRPr="00634C42">
        <w:rPr>
          <w:i/>
          <w:iCs/>
        </w:rPr>
        <w:t>LacI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BE7CE4"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E1911DA" w14:textId="77777777" w:rsidR="00871F93" w:rsidRPr="00634C42" w:rsidRDefault="00871F93">
      <w:pPr>
        <w:rPr>
          <w:i/>
          <w:iCs/>
        </w:rPr>
      </w:pPr>
    </w:p>
    <w:p w14:paraId="4E374857" w14:textId="7EB88DE4"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6" w:history="1">
        <w:r w:rsidR="00ED4128" w:rsidRPr="0025589C">
          <w:rPr>
            <w:rStyle w:val="Hyperlink"/>
          </w:rPr>
          <w:t>https://figshare.com/s/b08c6b975779e03ec48e</w:t>
        </w:r>
      </w:hyperlink>
      <w:r w:rsidR="00ED4128" w:rsidRPr="0025589C">
        <w:t>).</w:t>
      </w:r>
      <w:r w:rsidR="00871F93">
        <w:t xml:space="preserve"> </w:t>
      </w:r>
      <w:r w:rsidR="00AC1064">
        <w:rPr>
          <w:i/>
          <w:iCs/>
          <w:highlight w:val="red"/>
        </w:rPr>
        <w:t>lacI data?</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17" w:history="1">
        <w:r w:rsidRPr="0025589C">
          <w:rPr>
            <w:rStyle w:val="Hyperlink"/>
          </w:rPr>
          <w:t>https://github.com/yoavram/curveball</w:t>
        </w:r>
      </w:hyperlink>
      <w:r w:rsidRPr="0025589C">
        <w:t xml:space="preserve"> ; an installation guide, tutorial, and documentation will be available upon publication at </w:t>
      </w:r>
      <w:hyperlink r:id="rId18"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9" w:history="1">
        <w:r w:rsidRPr="0025589C">
          <w:rPr>
            <w:rStyle w:val="Hyperlink"/>
          </w:rPr>
          <w:t>https://curveball.netlify.com</w:t>
        </w:r>
      </w:hyperlink>
      <w:r w:rsidRPr="0025589C">
        <w:t xml:space="preserve"> (password: </w:t>
      </w:r>
      <w:r w:rsidRPr="0025589C">
        <w:rPr>
          <w:i/>
          <w:iCs/>
        </w:rPr>
        <w:t>dh5alpha</w:t>
      </w:r>
      <w:r w:rsidRPr="0025589C">
        <w:t>).</w:t>
      </w:r>
    </w:p>
    <w:p w14:paraId="4B214407" w14:textId="768E64C0"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667056" w:rsidRPr="00634C42">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75268D" w:rsidRPr="00634C4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0"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1" w:history="1">
        <w:r w:rsidRPr="00634C42">
          <w:rPr>
            <w:rStyle w:val="Hyperlink"/>
          </w:rPr>
          <w:t>https://dl.dropboxusercontent.com/u/1578682/supp.ipynb</w:t>
        </w:r>
      </w:hyperlink>
      <w:r w:rsidRPr="00634C42">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35A719B2"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r w:rsidR="002A7645">
        <w:rPr>
          <w:sz w:val="22"/>
          <w:szCs w:val="22"/>
        </w:rPr>
        <w:t xml:space="preserve"> </w:t>
      </w:r>
    </w:p>
    <w:p w14:paraId="12E9BC9F" w14:textId="20F07AD4" w:rsidR="00643E5F" w:rsidRPr="00560BED" w:rsidRDefault="002A7645" w:rsidP="00C34C28">
      <w:pPr>
        <w:rPr>
          <w:sz w:val="22"/>
          <w:szCs w:val="22"/>
        </w:rPr>
      </w:pPr>
      <w:r w:rsidRPr="00C34C28">
        <w:rPr>
          <w:sz w:val="22"/>
          <w:szCs w:val="22"/>
          <w:highlight w:val="red"/>
        </w:rPr>
        <w:t>TFC? KK?</w:t>
      </w:r>
    </w:p>
    <w:p w14:paraId="75B73F83" w14:textId="6D3E87B9" w:rsidR="00750BAE" w:rsidRPr="0025589C" w:rsidRDefault="00750BAE" w:rsidP="00C34C28">
      <w:pPr>
        <w:pStyle w:val="Heading1"/>
        <w:spacing w:line="360" w:lineRule="auto"/>
        <w:ind w:firstLine="284"/>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C34C2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16C5C97C"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934EA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934EAE"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934EA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934EAE"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934EAE"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934EA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710E8537" w:rsidR="007A7F01" w:rsidRPr="0025589C" w:rsidRDefault="007A7F01" w:rsidP="00C34C28">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934EA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560F7B2F" w:rsidR="00EB3A9A" w:rsidRPr="0025589C" w:rsidRDefault="007A7F01" w:rsidP="00C34C28">
      <w:r w:rsidRPr="0025589C">
        <w:t>Baranyi and Roberts suggested a Michaelis-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eq. A5 produces eq</w:t>
      </w:r>
      <w:r w:rsidR="00A606B0">
        <w:t>s</w:t>
      </w:r>
      <w:r w:rsidR="007A7F01" w:rsidRPr="0025589C">
        <w:t xml:space="preserve">. 2. </w:t>
      </w:r>
    </w:p>
    <w:p w14:paraId="0EE2DABE" w14:textId="7ADD6DDA"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1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2"/>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934EA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934EA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934EA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934EA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1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14" w:name="_Ref453761140"/>
      <w:bookmarkStart w:id="15"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5"/>
    </w:p>
    <w:p w14:paraId="094F0F89" w14:textId="1D33B8A6" w:rsidR="00FE4A98" w:rsidRDefault="00FE4A98" w:rsidP="00C34C28">
      <w:pPr>
        <w:spacing w:after="200"/>
        <w:rPr>
          <w:b/>
          <w:bCs/>
        </w:rPr>
      </w:pPr>
      <w:bookmarkStart w:id="17"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18" w:name="_Ref453761035"/>
      <w:r>
        <w:br w:type="page"/>
      </w:r>
    </w:p>
    <w:bookmarkEnd w:id="18"/>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917"/>
        <w:gridCol w:w="1106"/>
        <w:gridCol w:w="1377"/>
        <w:gridCol w:w="1106"/>
        <w:gridCol w:w="1056"/>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934EA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78293DF9"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934EA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934EA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934EA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934EA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70236D09"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934EA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CF10716"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934EA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934EA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10F75E0C"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19"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1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606"/>
        <w:gridCol w:w="390"/>
        <w:gridCol w:w="298"/>
        <w:gridCol w:w="298"/>
        <w:gridCol w:w="383"/>
        <w:gridCol w:w="383"/>
        <w:gridCol w:w="298"/>
        <w:gridCol w:w="298"/>
        <w:gridCol w:w="383"/>
        <w:gridCol w:w="383"/>
        <w:gridCol w:w="298"/>
        <w:gridCol w:w="298"/>
        <w:gridCol w:w="751"/>
        <w:gridCol w:w="15"/>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934EA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934EA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defined by eqs. 1 and 2, by fixing specific parameters.</w:t>
      </w:r>
    </w:p>
    <w:p w14:paraId="057F42D9" w14:textId="3C1CF5BF" w:rsidR="007E41E1" w:rsidRPr="007E41E1" w:rsidRDefault="007E41E1" w:rsidP="00C34C28"/>
    <w:sectPr w:rsidR="007E41E1" w:rsidRPr="007E41E1" w:rsidSect="00577A2C">
      <w:headerReference w:type="even" r:id="rId25"/>
      <w:headerReference w:type="default" r:id="rId26"/>
      <w:footerReference w:type="even" r:id="rId27"/>
      <w:footerReference w:type="default" r:id="rId28"/>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9E126" w14:textId="77777777" w:rsidR="00934EAE" w:rsidRDefault="00934EAE">
      <w:pPr>
        <w:spacing w:line="240" w:lineRule="auto"/>
      </w:pPr>
      <w:r>
        <w:separator/>
      </w:r>
    </w:p>
  </w:endnote>
  <w:endnote w:type="continuationSeparator" w:id="0">
    <w:p w14:paraId="26CB7A7C" w14:textId="77777777" w:rsidR="00934EAE" w:rsidRDefault="00934E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092C8C" w:rsidRDefault="00092C8C">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092C8C" w:rsidRDefault="00092C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7B53EAA1" w14:textId="15324514" w:rsidR="00092C8C" w:rsidRDefault="00092C8C"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092C8C" w:rsidRDefault="00092C8C"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890F3" w14:textId="77777777" w:rsidR="00934EAE" w:rsidRDefault="00934EAE">
      <w:pPr>
        <w:spacing w:line="240" w:lineRule="auto"/>
      </w:pPr>
      <w:r>
        <w:separator/>
      </w:r>
    </w:p>
  </w:footnote>
  <w:footnote w:type="continuationSeparator" w:id="0">
    <w:p w14:paraId="49BD3293" w14:textId="77777777" w:rsidR="00934EAE" w:rsidRDefault="00934E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092C8C" w:rsidRDefault="00092C8C"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744D0E97" w:rsidR="00092C8C" w:rsidRDefault="00092C8C"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634C42">
      <w:rPr>
        <w:noProof/>
      </w:rPr>
      <w:t>November 29,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6" w:nlCheck="1" w:checkStyle="1"/>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47EB"/>
    <w:rsid w:val="00250AF2"/>
    <w:rsid w:val="00253595"/>
    <w:rsid w:val="0025589C"/>
    <w:rsid w:val="00255A7A"/>
    <w:rsid w:val="00257358"/>
    <w:rsid w:val="00257F74"/>
    <w:rsid w:val="002604FF"/>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18B0"/>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4C42"/>
    <w:rsid w:val="006351EF"/>
    <w:rsid w:val="006358EB"/>
    <w:rsid w:val="00636A8B"/>
    <w:rsid w:val="00643438"/>
    <w:rsid w:val="00643E5F"/>
    <w:rsid w:val="00646E53"/>
    <w:rsid w:val="0064719A"/>
    <w:rsid w:val="006508E8"/>
    <w:rsid w:val="00651E9E"/>
    <w:rsid w:val="00653B97"/>
    <w:rsid w:val="00660A13"/>
    <w:rsid w:val="00667056"/>
    <w:rsid w:val="00670381"/>
    <w:rsid w:val="006711F5"/>
    <w:rsid w:val="00673E25"/>
    <w:rsid w:val="006748EC"/>
    <w:rsid w:val="00674F4C"/>
    <w:rsid w:val="00683C0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4EAE"/>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1064"/>
    <w:rsid w:val="00AC6E2D"/>
    <w:rsid w:val="00AD1148"/>
    <w:rsid w:val="00AD1636"/>
    <w:rsid w:val="00AD28BB"/>
    <w:rsid w:val="00AD4132"/>
    <w:rsid w:val="00AD512A"/>
    <w:rsid w:val="00AD5609"/>
    <w:rsid w:val="00AD631A"/>
    <w:rsid w:val="00AD7C32"/>
    <w:rsid w:val="00AE5E7F"/>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E030C"/>
    <w:rsid w:val="00BE21DA"/>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29CE"/>
    <w:rsid w:val="00C33399"/>
    <w:rsid w:val="00C34C28"/>
    <w:rsid w:val="00C35103"/>
    <w:rsid w:val="00C37E88"/>
    <w:rsid w:val="00C42E86"/>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0B5E"/>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A764C"/>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l.dropboxusercontent.com/u/1578682/supp.ipynb"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yoavram/curvebal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figshare.com/s/b08c6b975779e03ec48e" TargetMode="External"/><Relationship Id="rId20" Type="http://schemas.openxmlformats.org/officeDocument/2006/relationships/hyperlink" Target="https://github.com/yoavram/curveball_m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curveball.yoavram.com" TargetMode="External"/><Relationship Id="rId23" Type="http://schemas.openxmlformats.org/officeDocument/2006/relationships/image" Target="media/image9.emf"/><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curveball.netlify.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8.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6F67CF7-132B-FA4A-A071-0B96C0649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9201</Words>
  <Characters>166448</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cp:lastPrinted>2018-06-20T21:14:00Z</cp:lastPrinted>
  <dcterms:created xsi:type="dcterms:W3CDTF">2018-11-29T13:55:00Z</dcterms:created>
  <dcterms:modified xsi:type="dcterms:W3CDTF">2018-11-29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